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B3C82">
        <w:t xml:space="preserve">  </w:t>
      </w:r>
      <w:r w:rsidR="003025A6" w:rsidRPr="00D82ABD">
        <w:rPr>
          <w:sz w:val="24"/>
        </w:rPr>
        <w:t>[</w:t>
      </w:r>
      <w:r w:rsidR="0018006B">
        <w:rPr>
          <w:sz w:val="24"/>
        </w:rPr>
        <w:t>Octo</w:t>
      </w:r>
      <w:r w:rsidR="00C06800">
        <w:rPr>
          <w:sz w:val="24"/>
        </w:rPr>
        <w:t xml:space="preserve">ber </w:t>
      </w:r>
      <w:r w:rsidR="003B3C82">
        <w:rPr>
          <w:sz w:val="24"/>
        </w:rPr>
        <w:t>22nd</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392353"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392353" w:rsidRPr="00D82ABD">
          <w:fldChar w:fldCharType="separate"/>
        </w:r>
        <w:r w:rsidR="00C87C42" w:rsidRPr="00D82ABD">
          <w:rPr>
            <w:noProof/>
            <w:vertAlign w:val="superscript"/>
          </w:rPr>
          <w:t>1</w:t>
        </w:r>
        <w:r w:rsidR="00392353"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392353"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392353" w:rsidRPr="00D82ABD">
          <w:fldChar w:fldCharType="separate"/>
        </w:r>
        <w:r w:rsidR="00C87C42" w:rsidRPr="00D82ABD">
          <w:rPr>
            <w:noProof/>
            <w:vertAlign w:val="superscript"/>
          </w:rPr>
          <w:t>2</w:t>
        </w:r>
        <w:r w:rsidR="00392353"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39235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39235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392353" w:rsidRPr="00D82ABD">
        <w:fldChar w:fldCharType="end"/>
      </w:r>
      <w:r w:rsidR="00392353" w:rsidRPr="00D82ABD">
        <w:fldChar w:fldCharType="separate"/>
      </w:r>
      <w:r w:rsidR="0018006B" w:rsidRPr="0018006B">
        <w:rPr>
          <w:noProof/>
          <w:vertAlign w:val="superscript"/>
        </w:rPr>
        <w:t>3-4</w:t>
      </w:r>
      <w:r w:rsidR="00392353"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392353">
        <w:fldChar w:fldCharType="begin"/>
      </w:r>
      <w:r w:rsidR="0018006B">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392353">
        <w:fldChar w:fldCharType="separate"/>
      </w:r>
      <w:r w:rsidR="0018006B" w:rsidRPr="0018006B">
        <w:rPr>
          <w:noProof/>
          <w:vertAlign w:val="superscript"/>
        </w:rPr>
        <w:t>5</w:t>
      </w:r>
      <w:r w:rsidR="00392353">
        <w:fldChar w:fldCharType="end"/>
      </w:r>
      <w:r w:rsidR="0018006B">
        <w:t xml:space="preserve"> (</w:t>
      </w:r>
      <w:hyperlink r:id="rId8"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w:t>
      </w:r>
      <w:r w:rsidR="003B3C82">
        <w:t>38</w:t>
      </w:r>
      <w:r w:rsidR="00E64E15" w:rsidRPr="00D82ABD">
        <w:t xml:space="preserve"> </w:t>
      </w:r>
      <w:r w:rsidR="003B3C82">
        <w:t>517</w:t>
      </w:r>
      <w:r w:rsidR="00CC4BC4" w:rsidRPr="00D82ABD">
        <w:t xml:space="preserve"> protein entries for human</w:t>
      </w:r>
      <w:r w:rsidR="007E7F07" w:rsidRPr="00D82ABD">
        <w:t xml:space="preserve"> (as of </w:t>
      </w:r>
      <w:r w:rsidR="003B3C82">
        <w:t>Octo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3B3C82">
        <w:t>195</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3B3C82">
        <w:t>(118</w:t>
      </w:r>
      <w:r w:rsidR="004545F4">
        <w:t xml:space="preserve"> </w:t>
      </w:r>
      <w:r w:rsidR="003B3C82">
        <w:t>322</w:t>
      </w:r>
      <w:r w:rsidR="004545F4">
        <w:t xml:space="preserve">)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392353"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392353" w:rsidRPr="00D82ABD">
          <w:fldChar w:fldCharType="separate"/>
        </w:r>
        <w:r w:rsidR="0018006B" w:rsidRPr="0018006B">
          <w:rPr>
            <w:noProof/>
            <w:vertAlign w:val="superscript"/>
          </w:rPr>
          <w:t>6</w:t>
        </w:r>
        <w:r w:rsidR="00392353"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392353"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392353" w:rsidRPr="00D82ABD">
          <w:fldChar w:fldCharType="separate"/>
        </w:r>
        <w:r w:rsidR="0018006B" w:rsidRPr="0018006B">
          <w:rPr>
            <w:noProof/>
            <w:vertAlign w:val="superscript"/>
          </w:rPr>
          <w:t>7</w:t>
        </w:r>
        <w:r w:rsidR="00392353"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39235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92353" w:rsidRPr="00D82ABD">
          <w:fldChar w:fldCharType="separate"/>
        </w:r>
        <w:r w:rsidR="0018006B" w:rsidRPr="0018006B">
          <w:rPr>
            <w:noProof/>
            <w:vertAlign w:val="superscript"/>
          </w:rPr>
          <w:t>8</w:t>
        </w:r>
        <w:r w:rsidR="00392353"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392353"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392353" w:rsidRPr="00D82ABD">
          <w:fldChar w:fldCharType="separate"/>
        </w:r>
        <w:r w:rsidR="0018006B" w:rsidRPr="0018006B">
          <w:rPr>
            <w:noProof/>
            <w:vertAlign w:val="superscript"/>
          </w:rPr>
          <w:t>9</w:t>
        </w:r>
        <w:r w:rsidR="00392353"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392353"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392353" w:rsidRPr="00D82ABD">
          <w:fldChar w:fldCharType="separate"/>
        </w:r>
        <w:r w:rsidR="0018006B" w:rsidRPr="0018006B">
          <w:rPr>
            <w:noProof/>
            <w:vertAlign w:val="superscript"/>
          </w:rPr>
          <w:t>10</w:t>
        </w:r>
        <w:r w:rsidR="00392353" w:rsidRPr="00D82ABD">
          <w:fldChar w:fldCharType="end"/>
        </w:r>
      </w:hyperlink>
      <w:r w:rsidR="0006716E" w:rsidRPr="00D82ABD">
        <w:t xml:space="preserve"> some missed cleavages will always remain,</w:t>
      </w:r>
      <w:hyperlink w:anchor="_ENREF_10" w:tooltip="Fannes, 2013 #1" w:history="1">
        <w:r w:rsidR="00392353"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392353" w:rsidRPr="00D82ABD">
          <w:fldChar w:fldCharType="separate"/>
        </w:r>
        <w:r w:rsidR="0018006B" w:rsidRPr="0018006B">
          <w:rPr>
            <w:noProof/>
            <w:vertAlign w:val="superscript"/>
          </w:rPr>
          <w:t>11</w:t>
        </w:r>
        <w:r w:rsidR="00392353"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39235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92353" w:rsidRPr="00D82ABD">
          <w:fldChar w:fldCharType="separate"/>
        </w:r>
        <w:r w:rsidR="0018006B" w:rsidRPr="0018006B">
          <w:rPr>
            <w:noProof/>
            <w:vertAlign w:val="superscript"/>
          </w:rPr>
          <w:t>8</w:t>
        </w:r>
        <w:r w:rsidR="00392353"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392353"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392353" w:rsidRPr="00D82ABD">
          <w:fldChar w:fldCharType="separate"/>
        </w:r>
        <w:r w:rsidR="0018006B" w:rsidRPr="0018006B">
          <w:rPr>
            <w:noProof/>
            <w:vertAlign w:val="superscript"/>
          </w:rPr>
          <w:t>12</w:t>
        </w:r>
        <w:r w:rsidR="00392353"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39235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39235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392353" w:rsidRPr="00D82ABD">
        <w:fldChar w:fldCharType="end"/>
      </w:r>
      <w:r w:rsidR="00392353" w:rsidRPr="00D82ABD">
        <w:fldChar w:fldCharType="separate"/>
      </w:r>
      <w:r w:rsidR="0018006B" w:rsidRPr="0018006B">
        <w:rPr>
          <w:noProof/>
          <w:vertAlign w:val="superscript"/>
        </w:rPr>
        <w:t>13-14</w:t>
      </w:r>
      <w:r w:rsidR="00392353"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9"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392353"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392353" w:rsidRPr="00D82ABD">
          <w:fldChar w:fldCharType="separate"/>
        </w:r>
        <w:r w:rsidR="0018006B" w:rsidRPr="0018006B">
          <w:rPr>
            <w:noProof/>
            <w:vertAlign w:val="superscript"/>
          </w:rPr>
          <w:t>15</w:t>
        </w:r>
        <w:r w:rsidR="00392353"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497641">
        <w:t xml:space="preserve"> </w:t>
      </w:r>
      <w:r w:rsidR="00497641" w:rsidRPr="00D82ABD">
        <w:t xml:space="preserve">However, the localization of the </w:t>
      </w:r>
      <w:proofErr w:type="spellStart"/>
      <w:r w:rsidR="00497641" w:rsidRPr="00D82ABD">
        <w:t>phosphorylation</w:t>
      </w:r>
      <w:proofErr w:type="spellEnd"/>
      <w:r w:rsidR="00497641" w:rsidRPr="00D82ABD">
        <w:t xml:space="preserve"> is not confident: only the letter carries the color – more details on PTM localization will be given in the </w:t>
      </w:r>
      <w:r w:rsidR="00497641">
        <w:t>upcoming “PTM Analysis” chapter.</w:t>
      </w:r>
      <w:r w:rsidR="0009169B">
        <w:t xml:space="preserve"> Line 37</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497641">
        <w:t>20, 23-25</w:t>
      </w:r>
      <w:r w:rsidR="009B10E1" w:rsidRPr="00D82ABD">
        <w:t xml:space="preserve">, </w:t>
      </w:r>
      <w:r w:rsidR="00497641">
        <w:t>27</w:t>
      </w:r>
      <w:r w:rsidR="0009169B">
        <w:t xml:space="preserve"> and 37</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392353"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392353" w:rsidRPr="00D82ABD">
          <w:fldChar w:fldCharType="separate"/>
        </w:r>
        <w:r w:rsidR="0018006B" w:rsidRPr="0018006B">
          <w:rPr>
            <w:noProof/>
            <w:vertAlign w:val="superscript"/>
          </w:rPr>
          <w:t>16</w:t>
        </w:r>
        <w:r w:rsidR="00392353"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392353"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39235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92353" w:rsidRPr="00D82ABD">
          <w:fldChar w:fldCharType="separate"/>
        </w:r>
        <w:r w:rsidR="0018006B" w:rsidRPr="0018006B">
          <w:rPr>
            <w:noProof/>
            <w:vertAlign w:val="superscript"/>
          </w:rPr>
          <w:t>17</w:t>
        </w:r>
        <w:r w:rsidR="00392353"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w:t>
      </w:r>
      <w:r w:rsidR="00127A33">
        <w:t>ed (lines 3, 6, 7, 19, 20 and 35</w:t>
      </w:r>
      <w:r w:rsidR="00FB0E22" w:rsidRPr="00D82ABD">
        <w:t xml:space="preserve">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r w:rsidR="002F0A83" w:rsidRPr="00D82ABD">
        <w:t>labeling</w:t>
      </w:r>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392353"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392353" w:rsidRPr="00D82ABD">
          <w:fldChar w:fldCharType="separate"/>
        </w:r>
        <w:r w:rsidR="0018006B" w:rsidRPr="0018006B">
          <w:rPr>
            <w:noProof/>
            <w:vertAlign w:val="superscript"/>
          </w:rPr>
          <w:t>18</w:t>
        </w:r>
        <w:r w:rsidR="00392353"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10"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392353"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392353" w:rsidRPr="00D82ABD">
          <w:fldChar w:fldCharType="separate"/>
        </w:r>
        <w:r w:rsidR="0018006B" w:rsidRPr="0018006B">
          <w:rPr>
            <w:noProof/>
            <w:vertAlign w:val="superscript"/>
          </w:rPr>
          <w:t>19</w:t>
        </w:r>
        <w:r w:rsidR="00392353" w:rsidRPr="00D82ABD">
          <w:fldChar w:fldCharType="end"/>
        </w:r>
      </w:hyperlink>
      <w:r w:rsidRPr="00D82ABD">
        <w:t xml:space="preserve"> or to decipher the problem using targeted proteomics.</w:t>
      </w:r>
      <w:hyperlink w:anchor="_ENREF_19" w:tooltip="Picotti, 2012 #4" w:history="1">
        <w:r w:rsidR="00392353"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392353" w:rsidRPr="00D82ABD">
          <w:fldChar w:fldCharType="separate"/>
        </w:r>
        <w:r w:rsidR="0018006B" w:rsidRPr="0018006B">
          <w:rPr>
            <w:noProof/>
            <w:vertAlign w:val="superscript"/>
          </w:rPr>
          <w:t>20</w:t>
        </w:r>
        <w:r w:rsidR="00392353"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392353"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392353" w:rsidRPr="00D82ABD">
          <w:fldChar w:fldCharType="separate"/>
        </w:r>
        <w:r w:rsidR="0018006B" w:rsidRPr="0018006B">
          <w:rPr>
            <w:noProof/>
            <w:vertAlign w:val="superscript"/>
          </w:rPr>
          <w:t>21</w:t>
        </w:r>
        <w:r w:rsidR="00392353" w:rsidRPr="00D82ABD">
          <w:fldChar w:fldCharType="end"/>
        </w:r>
      </w:hyperlink>
      <w:r w:rsidRPr="00D82ABD">
        <w:t xml:space="preserve"> Both reverse and random decoy sequences were shown to perform equally well.</w:t>
      </w:r>
      <w:r w:rsidR="0039235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39235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392353" w:rsidRPr="00D82ABD">
        <w:fldChar w:fldCharType="end"/>
      </w:r>
      <w:r w:rsidR="00392353" w:rsidRPr="00D82ABD">
        <w:fldChar w:fldCharType="separate"/>
      </w:r>
      <w:r w:rsidR="0018006B" w:rsidRPr="0018006B">
        <w:rPr>
          <w:noProof/>
          <w:vertAlign w:val="superscript"/>
        </w:rPr>
        <w:t>17, 22</w:t>
      </w:r>
      <w:r w:rsidR="00392353"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C7588B">
        <w:t>4</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39235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92353" w:rsidRPr="00D82ABD">
          <w:fldChar w:fldCharType="separate"/>
        </w:r>
        <w:r w:rsidR="0018006B" w:rsidRPr="0018006B">
          <w:rPr>
            <w:noProof/>
            <w:vertAlign w:val="superscript"/>
          </w:rPr>
          <w:t>23</w:t>
        </w:r>
        <w:r w:rsidR="00392353"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D0DCB">
        <w:t>6.6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D0DCB">
        <w:t>6.6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39235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92353" w:rsidRPr="00D82ABD">
          <w:fldChar w:fldCharType="separate"/>
        </w:r>
        <w:r w:rsidR="0018006B" w:rsidRPr="0018006B">
          <w:rPr>
            <w:noProof/>
            <w:vertAlign w:val="superscript"/>
          </w:rPr>
          <w:t>23</w:t>
        </w:r>
        <w:r w:rsidR="00392353"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217E99">
        <w:t>39</w:t>
      </w:r>
      <w:r w:rsidR="001F4E39" w:rsidRPr="00D82ABD">
        <w:t>%, correspon</w:t>
      </w:r>
      <w:r w:rsidR="005D4773" w:rsidRPr="00D82ABD">
        <w:t xml:space="preserve">ding to an estimated FNR of </w:t>
      </w:r>
      <w:r w:rsidR="00217E99">
        <w:t>1.02</w:t>
      </w:r>
      <w:r w:rsidR="001F4E39" w:rsidRPr="00D82ABD">
        <w:t xml:space="preserve">%. We have hence included </w:t>
      </w:r>
      <w:r w:rsidR="00217E99">
        <w:t>7</w:t>
      </w:r>
      <w:r w:rsidR="001F4E39" w:rsidRPr="00D82ABD">
        <w:t xml:space="preserve"> false positives to rescue </w:t>
      </w:r>
      <w:r w:rsidR="00217E99">
        <w:t>4</w:t>
      </w:r>
      <w:r w:rsidR="001F4E39" w:rsidRPr="00D82ABD">
        <w:t xml:space="preserve"> true positives.</w:t>
      </w:r>
      <w:r w:rsidR="005B53B1" w:rsidRPr="00D82ABD">
        <w:t xml:space="preserve"> Selecting a minimal confidence of 95% brings an estimated FDR of </w:t>
      </w:r>
      <w:r w:rsidR="00217E99">
        <w:t>1.69</w:t>
      </w:r>
      <w:r w:rsidR="005B53B1" w:rsidRPr="00D82ABD">
        <w:t xml:space="preserve">% and an FNR of </w:t>
      </w:r>
      <w:r w:rsidR="00075037">
        <w:t>0</w:t>
      </w:r>
      <w:r w:rsidR="005B53B1" w:rsidRPr="00D82ABD">
        <w:t xml:space="preserve">%. Note that setting a threshold of 95% confidence with </w:t>
      </w:r>
      <w:r w:rsidR="00217E99">
        <w:t>6</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217E99">
        <w:t>89</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39235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92353" w:rsidRPr="00D82ABD">
          <w:fldChar w:fldCharType="separate"/>
        </w:r>
        <w:r w:rsidR="0018006B" w:rsidRPr="0018006B">
          <w:rPr>
            <w:noProof/>
            <w:vertAlign w:val="superscript"/>
          </w:rPr>
          <w:t>17</w:t>
        </w:r>
        <w:r w:rsidR="00392353"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w:t>
      </w:r>
      <w:r w:rsidR="00233D1D">
        <w:t xml:space="preserve">lumen. </w:t>
      </w:r>
      <w:proofErr w:type="spellStart"/>
      <w:r w:rsidR="00233D1D">
        <w:t>Melanosome</w:t>
      </w:r>
      <w:proofErr w:type="spellEnd"/>
      <w:r w:rsidR="00233D1D">
        <w:t>. Cytoplasm.”</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1"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lastRenderedPageBreak/>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39235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39235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392353" w:rsidRPr="00D82ABD">
          <w:fldChar w:fldCharType="end"/>
        </w:r>
        <w:r w:rsidR="00392353" w:rsidRPr="00D82ABD">
          <w:fldChar w:fldCharType="separate"/>
        </w:r>
        <w:r w:rsidR="0018006B" w:rsidRPr="0018006B">
          <w:rPr>
            <w:noProof/>
            <w:vertAlign w:val="superscript"/>
          </w:rPr>
          <w:t>24</w:t>
        </w:r>
        <w:r w:rsidR="00392353"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392353"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392353" w:rsidRPr="00D82ABD">
          <w:fldChar w:fldCharType="separate"/>
        </w:r>
        <w:r w:rsidR="0018006B" w:rsidRPr="0018006B">
          <w:rPr>
            <w:noProof/>
            <w:vertAlign w:val="superscript"/>
          </w:rPr>
          <w:t>25</w:t>
        </w:r>
        <w:r w:rsidR="00392353"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39235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39235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392353" w:rsidRPr="00D82ABD">
          <w:fldChar w:fldCharType="end"/>
        </w:r>
        <w:r w:rsidR="00392353" w:rsidRPr="00D82ABD">
          <w:fldChar w:fldCharType="separate"/>
        </w:r>
        <w:r w:rsidR="0018006B" w:rsidRPr="0018006B">
          <w:rPr>
            <w:noProof/>
            <w:vertAlign w:val="superscript"/>
          </w:rPr>
          <w:t>26</w:t>
        </w:r>
        <w:r w:rsidR="00392353"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BB0540">
        <w:t>1887</w:t>
      </w:r>
      <w:r w:rsidR="00DF152F" w:rsidRPr="00D82ABD">
        <w:t xml:space="preserve"> spectra out of 3</w:t>
      </w:r>
      <w:r w:rsidRPr="00D82ABD">
        <w:t xml:space="preserve">565 </w:t>
      </w:r>
      <w:r w:rsidR="0061300A" w:rsidRPr="00D82ABD">
        <w:t xml:space="preserve">spectra </w:t>
      </w:r>
      <w:r w:rsidRPr="00D82ABD">
        <w:t>(</w:t>
      </w:r>
      <w:r w:rsidR="00BB0540">
        <w:t>53</w:t>
      </w:r>
      <w:r w:rsidR="00544811">
        <w:t>%</w:t>
      </w:r>
      <w:r w:rsidRPr="00D82ABD">
        <w:t xml:space="preserve">) </w:t>
      </w:r>
      <w:r w:rsidR="0061300A" w:rsidRPr="00D82ABD">
        <w:t xml:space="preserve">were </w:t>
      </w:r>
      <w:r w:rsidRPr="00D82ABD">
        <w:t>identified at 1% FDR.</w:t>
      </w:r>
      <w:r w:rsidR="005E7804" w:rsidRPr="00D82ABD">
        <w:t xml:space="preserve"> </w:t>
      </w:r>
      <w:r w:rsidR="00BB0540">
        <w:t>450</w:t>
      </w:r>
      <w:r w:rsidR="005E7804" w:rsidRPr="00D82ABD">
        <w:t xml:space="preserve"> protein groups were validated at 1% FDR, among them </w:t>
      </w:r>
      <w:r w:rsidR="00BB0540">
        <w:t>177</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18006B" w:rsidRDefault="00392353" w:rsidP="0018006B">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18006B">
        <w:rPr>
          <w:noProof/>
        </w:rPr>
        <w:t>1.</w:t>
      </w:r>
      <w:r w:rsidR="0018006B">
        <w:rPr>
          <w:noProof/>
        </w:rPr>
        <w:tab/>
        <w:t xml:space="preserve">Yates, J.R., 3rd, Morgan, S.F., Gatlin, C.L., Griffin, P.R. &amp; Eng, J.K. Method to compare collision-induced dissociation spectra of peptides: potential for library searching and subtractive analysis. </w:t>
      </w:r>
      <w:r w:rsidR="0018006B" w:rsidRPr="0018006B">
        <w:rPr>
          <w:i/>
          <w:noProof/>
        </w:rPr>
        <w:t>Analytical chemistry</w:t>
      </w:r>
      <w:r w:rsidR="0018006B">
        <w:rPr>
          <w:noProof/>
        </w:rPr>
        <w:t xml:space="preserve"> </w:t>
      </w:r>
      <w:r w:rsidR="0018006B" w:rsidRPr="0018006B">
        <w:rPr>
          <w:b/>
          <w:noProof/>
        </w:rPr>
        <w:t>70</w:t>
      </w:r>
      <w:r w:rsidR="0018006B">
        <w:rPr>
          <w:noProof/>
        </w:rPr>
        <w:t>, 3557-3565 (1998).</w:t>
      </w:r>
    </w:p>
    <w:p w:rsidR="0018006B" w:rsidRDefault="0018006B" w:rsidP="0018006B">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18006B">
        <w:rPr>
          <w:i/>
          <w:noProof/>
        </w:rPr>
        <w:t>Molecular &amp; cellular proteomics : MCP</w:t>
      </w:r>
      <w:r>
        <w:rPr>
          <w:noProof/>
        </w:rPr>
        <w:t xml:space="preserve"> </w:t>
      </w:r>
      <w:r w:rsidRPr="0018006B">
        <w:rPr>
          <w:b/>
          <w:noProof/>
        </w:rPr>
        <w:t>10</w:t>
      </w:r>
      <w:r>
        <w:rPr>
          <w:noProof/>
        </w:rPr>
        <w:t>, R111 008565 (2011).</w:t>
      </w:r>
    </w:p>
    <w:p w:rsidR="0018006B" w:rsidRDefault="0018006B" w:rsidP="0018006B">
      <w:pPr>
        <w:spacing w:after="0" w:line="240" w:lineRule="auto"/>
        <w:ind w:left="720" w:hanging="720"/>
        <w:jc w:val="both"/>
        <w:rPr>
          <w:noProof/>
        </w:rPr>
      </w:pPr>
      <w:r>
        <w:rPr>
          <w:noProof/>
        </w:rPr>
        <w:t>3.</w:t>
      </w:r>
      <w:r>
        <w:rPr>
          <w:noProof/>
        </w:rPr>
        <w:tab/>
        <w:t xml:space="preserve">Bartels, C. Fast algorithm for peptide sequencing by mass spectroscopy. </w:t>
      </w:r>
      <w:r w:rsidRPr="0018006B">
        <w:rPr>
          <w:i/>
          <w:noProof/>
        </w:rPr>
        <w:t>Biological Mass Spectrometry</w:t>
      </w:r>
      <w:r>
        <w:rPr>
          <w:noProof/>
        </w:rPr>
        <w:t xml:space="preserve"> </w:t>
      </w:r>
      <w:r w:rsidRPr="0018006B">
        <w:rPr>
          <w:b/>
          <w:noProof/>
        </w:rPr>
        <w:t>19</w:t>
      </w:r>
      <w:r>
        <w:rPr>
          <w:noProof/>
        </w:rPr>
        <w:t>, 363-368 (1990).</w:t>
      </w:r>
    </w:p>
    <w:p w:rsidR="0018006B" w:rsidRDefault="0018006B" w:rsidP="0018006B">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18006B">
        <w:rPr>
          <w:i/>
          <w:noProof/>
        </w:rPr>
        <w:t>Proteomics</w:t>
      </w:r>
      <w:r>
        <w:rPr>
          <w:noProof/>
        </w:rPr>
        <w:t xml:space="preserve"> </w:t>
      </w:r>
      <w:r w:rsidRPr="0018006B">
        <w:rPr>
          <w:b/>
          <w:noProof/>
        </w:rPr>
        <w:t>10</w:t>
      </w:r>
      <w:r>
        <w:rPr>
          <w:noProof/>
        </w:rPr>
        <w:t>, 634-649 (2010).</w:t>
      </w:r>
    </w:p>
    <w:p w:rsidR="0018006B" w:rsidRDefault="0018006B" w:rsidP="0018006B">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18006B">
        <w:rPr>
          <w:i/>
          <w:noProof/>
        </w:rPr>
        <w:t>J Proteome Res</w:t>
      </w:r>
      <w:r>
        <w:rPr>
          <w:noProof/>
        </w:rPr>
        <w:t xml:space="preserve"> </w:t>
      </w:r>
      <w:r w:rsidRPr="0018006B">
        <w:rPr>
          <w:b/>
          <w:noProof/>
        </w:rPr>
        <w:t>13</w:t>
      </w:r>
      <w:r>
        <w:rPr>
          <w:noProof/>
        </w:rPr>
        <w:t>, 1143-1146 (2014).</w:t>
      </w:r>
    </w:p>
    <w:p w:rsidR="0018006B" w:rsidRDefault="0018006B" w:rsidP="0018006B">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18006B">
        <w:rPr>
          <w:i/>
          <w:noProof/>
        </w:rPr>
        <w:t>Pacific Symposium on Biocomputing. Pacific Symposium on Biocomputing</w:t>
      </w:r>
      <w:r>
        <w:rPr>
          <w:noProof/>
        </w:rPr>
        <w:t>, 243-254 (2006).</w:t>
      </w:r>
    </w:p>
    <w:p w:rsidR="0018006B" w:rsidRDefault="0018006B" w:rsidP="0018006B">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18006B">
        <w:rPr>
          <w:i/>
          <w:noProof/>
        </w:rPr>
        <w:t>Proteomics</w:t>
      </w:r>
      <w:r>
        <w:rPr>
          <w:noProof/>
        </w:rPr>
        <w:t xml:space="preserve"> </w:t>
      </w:r>
      <w:r w:rsidRPr="0018006B">
        <w:rPr>
          <w:b/>
          <w:noProof/>
        </w:rPr>
        <w:t>11</w:t>
      </w:r>
      <w:r>
        <w:rPr>
          <w:noProof/>
        </w:rPr>
        <w:t>, 554-570 (2011).</w:t>
      </w:r>
    </w:p>
    <w:p w:rsidR="0018006B" w:rsidRDefault="0018006B" w:rsidP="0018006B">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18006B">
        <w:rPr>
          <w:i/>
          <w:noProof/>
        </w:rPr>
        <w:t>Proteomics</w:t>
      </w:r>
      <w:r>
        <w:rPr>
          <w:noProof/>
        </w:rPr>
        <w:t xml:space="preserve"> </w:t>
      </w:r>
      <w:r w:rsidRPr="0018006B">
        <w:rPr>
          <w:b/>
          <w:noProof/>
        </w:rPr>
        <w:t>11</w:t>
      </w:r>
      <w:r>
        <w:rPr>
          <w:noProof/>
        </w:rPr>
        <w:t>, 2105-2114 (2011).</w:t>
      </w:r>
    </w:p>
    <w:p w:rsidR="0018006B" w:rsidRDefault="0018006B" w:rsidP="0018006B">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18006B">
        <w:rPr>
          <w:i/>
          <w:noProof/>
        </w:rPr>
        <w:t>Proteomics</w:t>
      </w:r>
      <w:r>
        <w:rPr>
          <w:noProof/>
        </w:rPr>
        <w:t xml:space="preserve"> </w:t>
      </w:r>
      <w:r w:rsidRPr="0018006B">
        <w:rPr>
          <w:b/>
          <w:noProof/>
        </w:rPr>
        <w:t>11</w:t>
      </w:r>
      <w:r>
        <w:rPr>
          <w:noProof/>
        </w:rPr>
        <w:t>, 1125-1134 (2011).</w:t>
      </w:r>
    </w:p>
    <w:p w:rsidR="0018006B" w:rsidRDefault="0018006B" w:rsidP="0018006B">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18006B">
        <w:rPr>
          <w:i/>
          <w:noProof/>
        </w:rPr>
        <w:t>Journal of proteomics</w:t>
      </w:r>
      <w:r>
        <w:rPr>
          <w:noProof/>
        </w:rPr>
        <w:t xml:space="preserve"> </w:t>
      </w:r>
      <w:r w:rsidRPr="0018006B">
        <w:rPr>
          <w:b/>
          <w:noProof/>
        </w:rPr>
        <w:t>75</w:t>
      </w:r>
      <w:r>
        <w:rPr>
          <w:noProof/>
        </w:rPr>
        <w:t>, 1454-1462 (2012).</w:t>
      </w:r>
    </w:p>
    <w:p w:rsidR="0018006B" w:rsidRDefault="0018006B" w:rsidP="0018006B">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18006B">
        <w:rPr>
          <w:i/>
          <w:noProof/>
        </w:rPr>
        <w:t>Journal of proteome research</w:t>
      </w:r>
      <w:r>
        <w:rPr>
          <w:noProof/>
        </w:rPr>
        <w:t xml:space="preserve"> </w:t>
      </w:r>
      <w:r w:rsidRPr="0018006B">
        <w:rPr>
          <w:b/>
          <w:noProof/>
        </w:rPr>
        <w:t>12</w:t>
      </w:r>
      <w:r>
        <w:rPr>
          <w:noProof/>
        </w:rPr>
        <w:t>, 2253-2259 (2013).</w:t>
      </w:r>
    </w:p>
    <w:p w:rsidR="0018006B" w:rsidRDefault="0018006B" w:rsidP="0018006B">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18006B">
        <w:rPr>
          <w:i/>
          <w:noProof/>
        </w:rPr>
        <w:t>Nature methods</w:t>
      </w:r>
      <w:r>
        <w:rPr>
          <w:noProof/>
        </w:rPr>
        <w:t xml:space="preserve"> </w:t>
      </w:r>
      <w:r w:rsidRPr="0018006B">
        <w:rPr>
          <w:b/>
          <w:noProof/>
        </w:rPr>
        <w:t>4</w:t>
      </w:r>
      <w:r>
        <w:rPr>
          <w:noProof/>
        </w:rPr>
        <w:t>, 709-712 (2007).</w:t>
      </w:r>
    </w:p>
    <w:p w:rsidR="0018006B" w:rsidRDefault="0018006B" w:rsidP="0018006B">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18006B">
        <w:rPr>
          <w:i/>
          <w:noProof/>
        </w:rPr>
        <w:t>Molecular &amp; cellular proteomics : MCP</w:t>
      </w:r>
      <w:r>
        <w:rPr>
          <w:noProof/>
        </w:rPr>
        <w:t xml:space="preserve"> </w:t>
      </w:r>
      <w:r w:rsidRPr="0018006B">
        <w:rPr>
          <w:b/>
          <w:noProof/>
        </w:rPr>
        <w:t>3</w:t>
      </w:r>
      <w:r>
        <w:rPr>
          <w:noProof/>
        </w:rPr>
        <w:t>, 1154-1169 (2004).</w:t>
      </w:r>
    </w:p>
    <w:p w:rsidR="0018006B" w:rsidRDefault="0018006B" w:rsidP="0018006B">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18006B">
        <w:rPr>
          <w:i/>
          <w:noProof/>
        </w:rPr>
        <w:t>Analytical chemistry</w:t>
      </w:r>
      <w:r>
        <w:rPr>
          <w:noProof/>
        </w:rPr>
        <w:t xml:space="preserve"> </w:t>
      </w:r>
      <w:r w:rsidRPr="0018006B">
        <w:rPr>
          <w:b/>
          <w:noProof/>
        </w:rPr>
        <w:t>75</w:t>
      </w:r>
      <w:r>
        <w:rPr>
          <w:noProof/>
        </w:rPr>
        <w:t>, 1895-1904 (2003).</w:t>
      </w:r>
    </w:p>
    <w:p w:rsidR="0018006B" w:rsidRDefault="0018006B" w:rsidP="0018006B">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18006B">
        <w:rPr>
          <w:i/>
          <w:noProof/>
        </w:rPr>
        <w:t>Journal of proteome research</w:t>
      </w:r>
      <w:r>
        <w:rPr>
          <w:noProof/>
        </w:rPr>
        <w:t xml:space="preserve"> </w:t>
      </w:r>
      <w:r w:rsidRPr="0018006B">
        <w:rPr>
          <w:b/>
          <w:noProof/>
        </w:rPr>
        <w:t>9</w:t>
      </w:r>
      <w:r>
        <w:rPr>
          <w:noProof/>
        </w:rPr>
        <w:t>, 700-707 (2010).</w:t>
      </w:r>
    </w:p>
    <w:p w:rsidR="0018006B" w:rsidRDefault="0018006B" w:rsidP="0018006B">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18006B">
        <w:rPr>
          <w:i/>
          <w:noProof/>
        </w:rPr>
        <w:t>Mass Spectrometry Reviews</w:t>
      </w:r>
      <w:r>
        <w:rPr>
          <w:noProof/>
        </w:rPr>
        <w:t xml:space="preserve"> </w:t>
      </w:r>
      <w:r w:rsidRPr="0018006B">
        <w:rPr>
          <w:b/>
          <w:noProof/>
        </w:rPr>
        <w:t>14</w:t>
      </w:r>
      <w:r>
        <w:rPr>
          <w:noProof/>
        </w:rPr>
        <w:t>, 49-73 (1995).</w:t>
      </w:r>
    </w:p>
    <w:p w:rsidR="0018006B" w:rsidRDefault="0018006B" w:rsidP="0018006B">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18006B">
        <w:rPr>
          <w:i/>
          <w:noProof/>
        </w:rPr>
        <w:t>Journal of proteome research</w:t>
      </w:r>
      <w:r>
        <w:rPr>
          <w:noProof/>
        </w:rPr>
        <w:t xml:space="preserve"> </w:t>
      </w:r>
      <w:r w:rsidRPr="0018006B">
        <w:rPr>
          <w:b/>
          <w:noProof/>
        </w:rPr>
        <w:t>10</w:t>
      </w:r>
      <w:r>
        <w:rPr>
          <w:noProof/>
        </w:rPr>
        <w:t>, 5555-5561 (2011).</w:t>
      </w:r>
    </w:p>
    <w:p w:rsidR="0018006B" w:rsidRDefault="0018006B" w:rsidP="0018006B">
      <w:pPr>
        <w:spacing w:after="0" w:line="240" w:lineRule="auto"/>
        <w:ind w:left="720" w:hanging="720"/>
        <w:jc w:val="both"/>
        <w:rPr>
          <w:noProof/>
        </w:rPr>
      </w:pPr>
      <w:r>
        <w:rPr>
          <w:noProof/>
        </w:rPr>
        <w:t>18.</w:t>
      </w:r>
      <w:r>
        <w:rPr>
          <w:noProof/>
        </w:rPr>
        <w:tab/>
        <w:t xml:space="preserve">Vaudel, M. et al. D-score: a search engine independent MD-score. </w:t>
      </w:r>
      <w:r w:rsidRPr="0018006B">
        <w:rPr>
          <w:i/>
          <w:noProof/>
        </w:rPr>
        <w:t>Proteomics</w:t>
      </w:r>
      <w:r>
        <w:rPr>
          <w:noProof/>
        </w:rPr>
        <w:t xml:space="preserve"> </w:t>
      </w:r>
      <w:r w:rsidRPr="0018006B">
        <w:rPr>
          <w:b/>
          <w:noProof/>
        </w:rPr>
        <w:t>13</w:t>
      </w:r>
      <w:r>
        <w:rPr>
          <w:noProof/>
        </w:rPr>
        <w:t>, 1036-1041 (2013).</w:t>
      </w:r>
    </w:p>
    <w:p w:rsidR="0018006B" w:rsidRDefault="0018006B" w:rsidP="0018006B">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18006B">
        <w:rPr>
          <w:i/>
          <w:noProof/>
        </w:rPr>
        <w:t>Nature biotechnology</w:t>
      </w:r>
      <w:r>
        <w:rPr>
          <w:noProof/>
        </w:rPr>
        <w:t xml:space="preserve"> </w:t>
      </w:r>
      <w:r w:rsidRPr="0018006B">
        <w:rPr>
          <w:b/>
          <w:noProof/>
        </w:rPr>
        <w:t>21</w:t>
      </w:r>
      <w:r>
        <w:rPr>
          <w:noProof/>
        </w:rPr>
        <w:t>, 566-569 (2003).</w:t>
      </w:r>
    </w:p>
    <w:p w:rsidR="0018006B" w:rsidRDefault="0018006B" w:rsidP="0018006B">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18006B">
        <w:rPr>
          <w:i/>
          <w:noProof/>
        </w:rPr>
        <w:t>Nature methods</w:t>
      </w:r>
      <w:r>
        <w:rPr>
          <w:noProof/>
        </w:rPr>
        <w:t xml:space="preserve"> </w:t>
      </w:r>
      <w:r w:rsidRPr="0018006B">
        <w:rPr>
          <w:b/>
          <w:noProof/>
        </w:rPr>
        <w:t>9</w:t>
      </w:r>
      <w:r>
        <w:rPr>
          <w:noProof/>
        </w:rPr>
        <w:t>, 555-566 (2012).</w:t>
      </w:r>
    </w:p>
    <w:p w:rsidR="0018006B" w:rsidRDefault="0018006B" w:rsidP="0018006B">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18006B">
        <w:rPr>
          <w:i/>
          <w:noProof/>
        </w:rPr>
        <w:t>Bioinformatics</w:t>
      </w:r>
      <w:r>
        <w:rPr>
          <w:noProof/>
        </w:rPr>
        <w:t xml:space="preserve"> </w:t>
      </w:r>
      <w:r w:rsidRPr="0018006B">
        <w:rPr>
          <w:b/>
          <w:noProof/>
        </w:rPr>
        <w:t>21</w:t>
      </w:r>
      <w:r>
        <w:rPr>
          <w:noProof/>
        </w:rPr>
        <w:t>, 3584-3585 (2005).</w:t>
      </w:r>
    </w:p>
    <w:p w:rsidR="0018006B" w:rsidRDefault="0018006B" w:rsidP="0018006B">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18006B">
        <w:rPr>
          <w:i/>
          <w:noProof/>
        </w:rPr>
        <w:t>Analytical chemistry</w:t>
      </w:r>
      <w:r>
        <w:rPr>
          <w:noProof/>
        </w:rPr>
        <w:t xml:space="preserve"> </w:t>
      </w:r>
      <w:r w:rsidRPr="0018006B">
        <w:rPr>
          <w:b/>
          <w:noProof/>
        </w:rPr>
        <w:t>81</w:t>
      </w:r>
      <w:r>
        <w:rPr>
          <w:noProof/>
        </w:rPr>
        <w:t>, 146-159 (2009).</w:t>
      </w:r>
    </w:p>
    <w:p w:rsidR="0018006B" w:rsidRDefault="0018006B" w:rsidP="0018006B">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18006B">
        <w:rPr>
          <w:i/>
          <w:noProof/>
        </w:rPr>
        <w:t>Bioinformatics</w:t>
      </w:r>
      <w:r>
        <w:rPr>
          <w:noProof/>
        </w:rPr>
        <w:t xml:space="preserve"> </w:t>
      </w:r>
      <w:r w:rsidRPr="0018006B">
        <w:rPr>
          <w:b/>
          <w:noProof/>
        </w:rPr>
        <w:t>25</w:t>
      </w:r>
      <w:r>
        <w:rPr>
          <w:noProof/>
        </w:rPr>
        <w:t>, 964-966 (2009).</w:t>
      </w:r>
    </w:p>
    <w:p w:rsidR="0018006B" w:rsidRDefault="0018006B" w:rsidP="0018006B">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18006B">
        <w:rPr>
          <w:i/>
          <w:noProof/>
        </w:rPr>
        <w:t>Proteomics</w:t>
      </w:r>
      <w:r>
        <w:rPr>
          <w:noProof/>
        </w:rPr>
        <w:t xml:space="preserve"> </w:t>
      </w:r>
      <w:r w:rsidRPr="0018006B">
        <w:rPr>
          <w:b/>
          <w:noProof/>
        </w:rPr>
        <w:t>5</w:t>
      </w:r>
      <w:r>
        <w:rPr>
          <w:noProof/>
        </w:rPr>
        <w:t>, 3193-3204 (2005).</w:t>
      </w:r>
    </w:p>
    <w:p w:rsidR="0018006B" w:rsidRDefault="0018006B" w:rsidP="0018006B">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18006B">
        <w:rPr>
          <w:i/>
          <w:noProof/>
        </w:rPr>
        <w:t>Proteomics</w:t>
      </w:r>
      <w:r>
        <w:rPr>
          <w:noProof/>
        </w:rPr>
        <w:t xml:space="preserve"> </w:t>
      </w:r>
      <w:r w:rsidRPr="0018006B">
        <w:rPr>
          <w:b/>
          <w:noProof/>
        </w:rPr>
        <w:t>11</w:t>
      </w:r>
      <w:r>
        <w:rPr>
          <w:noProof/>
        </w:rPr>
        <w:t>, 4434-4438 (2011).</w:t>
      </w:r>
    </w:p>
    <w:p w:rsidR="0018006B" w:rsidRDefault="0018006B" w:rsidP="0018006B">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18006B">
        <w:rPr>
          <w:i/>
          <w:noProof/>
        </w:rPr>
        <w:t>Proteomics</w:t>
      </w:r>
      <w:r>
        <w:rPr>
          <w:noProof/>
        </w:rPr>
        <w:t xml:space="preserve"> </w:t>
      </w:r>
      <w:r w:rsidRPr="0018006B">
        <w:rPr>
          <w:b/>
          <w:noProof/>
        </w:rPr>
        <w:t>5</w:t>
      </w:r>
      <w:r>
        <w:rPr>
          <w:noProof/>
        </w:rPr>
        <w:t>, 3501-3505 (2005).</w:t>
      </w:r>
    </w:p>
    <w:p w:rsidR="0018006B" w:rsidRDefault="0018006B" w:rsidP="0018006B">
      <w:pPr>
        <w:spacing w:after="0" w:line="240" w:lineRule="auto"/>
        <w:ind w:left="720" w:hanging="720"/>
        <w:jc w:val="both"/>
        <w:rPr>
          <w:noProof/>
        </w:rPr>
      </w:pPr>
    </w:p>
    <w:p w:rsidR="00236CFE" w:rsidRPr="00D82ABD" w:rsidRDefault="00392353" w:rsidP="00E83901">
      <w:pPr>
        <w:spacing w:after="0"/>
        <w:jc w:val="both"/>
      </w:pPr>
      <w:r w:rsidRPr="00D82ABD">
        <w:fldChar w:fldCharType="end"/>
      </w:r>
    </w:p>
    <w:sectPr w:rsidR="00236CFE" w:rsidRPr="00D82ABD"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F65C8" w:rsidRDefault="00AF65C8" w:rsidP="00C22471">
      <w:pPr>
        <w:spacing w:after="0" w:line="240" w:lineRule="auto"/>
      </w:pPr>
      <w:r>
        <w:separator/>
      </w:r>
    </w:p>
  </w:endnote>
  <w:endnote w:type="continuationSeparator" w:id="0">
    <w:p w:rsidR="00AF65C8" w:rsidRDefault="00AF65C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392353" w:rsidRPr="00EE5E45">
      <w:rPr>
        <w:b/>
      </w:rPr>
      <w:fldChar w:fldCharType="begin"/>
    </w:r>
    <w:r w:rsidRPr="00EE5E45">
      <w:rPr>
        <w:b/>
      </w:rPr>
      <w:instrText xml:space="preserve"> PAGE </w:instrText>
    </w:r>
    <w:r w:rsidR="00392353" w:rsidRPr="00EE5E45">
      <w:rPr>
        <w:b/>
      </w:rPr>
      <w:fldChar w:fldCharType="separate"/>
    </w:r>
    <w:r w:rsidR="00BB0540">
      <w:rPr>
        <w:b/>
        <w:noProof/>
      </w:rPr>
      <w:t>14</w:t>
    </w:r>
    <w:r w:rsidR="00392353" w:rsidRPr="00EE5E45">
      <w:rPr>
        <w:b/>
      </w:rPr>
      <w:fldChar w:fldCharType="end"/>
    </w:r>
    <w:r w:rsidRPr="00EE5E45">
      <w:t xml:space="preserve"> of </w:t>
    </w:r>
    <w:r w:rsidR="00392353" w:rsidRPr="00EE5E45">
      <w:rPr>
        <w:b/>
      </w:rPr>
      <w:fldChar w:fldCharType="begin"/>
    </w:r>
    <w:r w:rsidRPr="00EE5E45">
      <w:rPr>
        <w:b/>
      </w:rPr>
      <w:instrText xml:space="preserve"> NUMPAGES  </w:instrText>
    </w:r>
    <w:r w:rsidR="00392353" w:rsidRPr="00EE5E45">
      <w:rPr>
        <w:b/>
      </w:rPr>
      <w:fldChar w:fldCharType="separate"/>
    </w:r>
    <w:r w:rsidR="00BB0540">
      <w:rPr>
        <w:b/>
        <w:noProof/>
      </w:rPr>
      <w:t>20</w:t>
    </w:r>
    <w:r w:rsidR="0039235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F65C8" w:rsidRDefault="00AF65C8" w:rsidP="00C22471">
      <w:pPr>
        <w:spacing w:after="0" w:line="240" w:lineRule="auto"/>
      </w:pPr>
      <w:r>
        <w:separator/>
      </w:r>
    </w:p>
  </w:footnote>
  <w:footnote w:type="continuationSeparator" w:id="0">
    <w:p w:rsidR="00AF65C8" w:rsidRDefault="00AF65C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169B"/>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40C"/>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27A33"/>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17E99"/>
    <w:rsid w:val="002238AE"/>
    <w:rsid w:val="002248E7"/>
    <w:rsid w:val="00226537"/>
    <w:rsid w:val="00227DED"/>
    <w:rsid w:val="00231EC0"/>
    <w:rsid w:val="00232100"/>
    <w:rsid w:val="00232A0E"/>
    <w:rsid w:val="00233723"/>
    <w:rsid w:val="002339CB"/>
    <w:rsid w:val="00233B5F"/>
    <w:rsid w:val="00233BF6"/>
    <w:rsid w:val="00233D1D"/>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0DCB"/>
    <w:rsid w:val="002D1295"/>
    <w:rsid w:val="002D2467"/>
    <w:rsid w:val="002D2E78"/>
    <w:rsid w:val="002D6515"/>
    <w:rsid w:val="002E0962"/>
    <w:rsid w:val="002E1D24"/>
    <w:rsid w:val="002E2E5F"/>
    <w:rsid w:val="002E31E5"/>
    <w:rsid w:val="002E3638"/>
    <w:rsid w:val="002E50CB"/>
    <w:rsid w:val="002E6894"/>
    <w:rsid w:val="002E7088"/>
    <w:rsid w:val="002E74A4"/>
    <w:rsid w:val="002F0A83"/>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353"/>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C82"/>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63C"/>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69FB"/>
    <w:rsid w:val="00480425"/>
    <w:rsid w:val="00481CCA"/>
    <w:rsid w:val="004833E3"/>
    <w:rsid w:val="004859CE"/>
    <w:rsid w:val="00485A47"/>
    <w:rsid w:val="00491C88"/>
    <w:rsid w:val="0049253F"/>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735"/>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6FFE"/>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5FE0"/>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65C8"/>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0540"/>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88B"/>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314F"/>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34" type="connector" idref="#_x0000_s1084"/>
        <o:r id="V:Rule35" type="connector" idref="#_x0000_s1072"/>
        <o:r id="V:Rule36" type="connector" idref="#_x0000_s1068"/>
        <o:r id="V:Rule37" type="connector" idref="#_x0000_s1085"/>
        <o:r id="V:Rule38" type="connector" idref="#_x0000_s1065"/>
        <o:r id="V:Rule39" type="connector" idref="#_x0000_s1096"/>
        <o:r id="V:Rule40" type="connector" idref="#_x0000_s1075"/>
        <o:r id="V:Rule41" type="connector" idref="#_x0000_s1063"/>
        <o:r id="V:Rule42" type="connector" idref="#_x0000_s1052"/>
        <o:r id="V:Rule43" type="connector" idref="#_x0000_s1071"/>
        <o:r id="V:Rule44" type="connector" idref="#_x0000_s1087"/>
        <o:r id="V:Rule45" type="connector" idref="#_x0000_s1092"/>
        <o:r id="V:Rule46" type="connector" idref="#_x0000_s1097"/>
        <o:r id="V:Rule47" type="connector" idref="#_x0000_s1095"/>
        <o:r id="V:Rule48" type="connector" idref="#_x0000_s1093"/>
        <o:r id="V:Rule49" type="connector" idref="#_x0000_s1069"/>
        <o:r id="V:Rule50" type="connector" idref="#_x0000_s1079"/>
        <o:r id="V:Rule51" type="connector" idref="#_x0000_s1053"/>
        <o:r id="V:Rule52" type="connector" idref="#_x0000_s1054"/>
        <o:r id="V:Rule53" type="connector" idref="#_x0000_s1076"/>
        <o:r id="V:Rule54" type="connector" idref="#_x0000_s1064"/>
        <o:r id="V:Rule55" type="connector" idref="#_x0000_s1089"/>
        <o:r id="V:Rule56" type="connector" idref="#_x0000_s1057"/>
        <o:r id="V:Rule57" type="connector" idref="#_x0000_s1083"/>
        <o:r id="V:Rule58" type="connector" idref="#_x0000_s1055"/>
        <o:r id="V:Rule59" type="connector" idref="#_x0000_s1080"/>
        <o:r id="V:Rule60" type="connector" idref="#_x0000_s1056"/>
        <o:r id="V:Rule61" type="connector" idref="#_x0000_s1067"/>
        <o:r id="V:Rule62" type="connector" idref="#_x0000_s1073"/>
        <o:r id="V:Rule63" type="connector" idref="#_x0000_s1091"/>
        <o:r id="V:Rule64" type="connector" idref="#_x0000_s1088"/>
        <o:r id="V:Rule65" type="connector" idref="#_x0000_s1081"/>
        <o:r id="V:Rule66" type="connector" idref="#_x0000_s107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ovogui.googlecod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B0269F-29F0-4DDB-AD07-FA02EDB35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TotalTime>
  <Pages>20</Pages>
  <Words>13204</Words>
  <Characters>69984</Characters>
  <Application>Microsoft Office Word</Application>
  <DocSecurity>0</DocSecurity>
  <Lines>583</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02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96</cp:revision>
  <cp:lastPrinted>2013-09-20T14:05:00Z</cp:lastPrinted>
  <dcterms:created xsi:type="dcterms:W3CDTF">2011-09-01T10:00:00Z</dcterms:created>
  <dcterms:modified xsi:type="dcterms:W3CDTF">2014-10-22T16:29:00Z</dcterms:modified>
</cp:coreProperties>
</file>